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0" w:type="auto"/>
        <w:tblLook w:val="04A0" w:firstRow="1" w:lastRow="0" w:firstColumn="1" w:lastColumn="0" w:noHBand="0" w:noVBand="1"/>
      </w:tblPr>
      <w:tblGrid>
        <w:gridCol w:w="1931"/>
        <w:gridCol w:w="1628"/>
        <w:gridCol w:w="1995"/>
        <w:gridCol w:w="1898"/>
        <w:gridCol w:w="1898"/>
      </w:tblGrid>
      <w:tr w:rsidR="00BF1B76" w:rsidTr="00CB7715">
        <w:tc>
          <w:tcPr>
            <w:tcW w:w="1931" w:type="dxa"/>
          </w:tcPr>
          <w:p w:rsidR="00BF1B76" w:rsidRPr="00B80159" w:rsidRDefault="00BF1B76">
            <w:pPr>
              <w:rPr>
                <w:b/>
              </w:rPr>
            </w:pPr>
            <w:bookmarkStart w:id="0" w:name="_GoBack"/>
            <w:r w:rsidRPr="00B80159">
              <w:rPr>
                <w:b/>
              </w:rPr>
              <w:t>Reference</w:t>
            </w:r>
          </w:p>
        </w:tc>
        <w:tc>
          <w:tcPr>
            <w:tcW w:w="1628" w:type="dxa"/>
          </w:tcPr>
          <w:p w:rsidR="00BF1B76" w:rsidRPr="00B80159" w:rsidRDefault="00BF1B76">
            <w:pPr>
              <w:rPr>
                <w:b/>
              </w:rPr>
            </w:pPr>
            <w:r w:rsidRPr="00B80159">
              <w:rPr>
                <w:b/>
              </w:rPr>
              <w:t>Study Site</w:t>
            </w:r>
          </w:p>
          <w:p w:rsidR="00BF1B76" w:rsidRPr="00B80159" w:rsidRDefault="00BF1B76">
            <w:pPr>
              <w:rPr>
                <w:b/>
              </w:rPr>
            </w:pPr>
          </w:p>
        </w:tc>
        <w:tc>
          <w:tcPr>
            <w:tcW w:w="1995" w:type="dxa"/>
          </w:tcPr>
          <w:p w:rsidR="00BF1B76" w:rsidRPr="00B80159" w:rsidRDefault="00BF1B76">
            <w:pPr>
              <w:rPr>
                <w:b/>
              </w:rPr>
            </w:pPr>
            <w:r w:rsidRPr="00B80159">
              <w:rPr>
                <w:b/>
              </w:rPr>
              <w:t>Deployment Time (d)</w:t>
            </w:r>
          </w:p>
        </w:tc>
        <w:tc>
          <w:tcPr>
            <w:tcW w:w="1898" w:type="dxa"/>
          </w:tcPr>
          <w:p w:rsidR="00BF1B76" w:rsidRPr="00B80159" w:rsidRDefault="00BF1B76">
            <w:pPr>
              <w:rPr>
                <w:b/>
              </w:rPr>
            </w:pPr>
            <w:r w:rsidRPr="00B80159">
              <w:rPr>
                <w:b/>
              </w:rPr>
              <w:t>SedPod (g/m2/d)</w:t>
            </w:r>
          </w:p>
        </w:tc>
        <w:tc>
          <w:tcPr>
            <w:tcW w:w="1898" w:type="dxa"/>
          </w:tcPr>
          <w:p w:rsidR="00BF1B76" w:rsidRPr="00B80159" w:rsidRDefault="00BF1B76">
            <w:pPr>
              <w:rPr>
                <w:b/>
              </w:rPr>
            </w:pPr>
            <w:r w:rsidRPr="00B80159">
              <w:rPr>
                <w:b/>
              </w:rPr>
              <w:t>Tube Trap (g/m2/d)</w:t>
            </w:r>
          </w:p>
        </w:tc>
      </w:tr>
      <w:tr w:rsidR="00BF1B76" w:rsidTr="00CB7715">
        <w:tc>
          <w:tcPr>
            <w:tcW w:w="1931" w:type="dxa"/>
          </w:tcPr>
          <w:p w:rsidR="00BF1B76" w:rsidRDefault="00BF1B76">
            <w:r>
              <w:fldChar w:fldCharType="begin" w:fldLock="1"/>
            </w:r>
            <w:r w:rsidR="0030157B">
              <w:instrText>ADDIN CSL_CITATION { "citationItems" : [ { "id" : "ITEM-1",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1",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previouslyFormattedCitation" : "(Bothner et al., 2006)" }, "properties" : { "noteIndex" : 0 }, "schema" : "https://github.com/citation-style-language/schema/raw/master/csl-citation.json" }</w:instrText>
            </w:r>
            <w:r>
              <w:fldChar w:fldCharType="separate"/>
            </w:r>
            <w:r w:rsidR="0030157B" w:rsidRPr="0030157B">
              <w:rPr>
                <w:noProof/>
              </w:rPr>
              <w:t>(Bothner et al., 2006)</w:t>
            </w:r>
            <w:r>
              <w:fldChar w:fldCharType="end"/>
            </w:r>
          </w:p>
        </w:tc>
        <w:tc>
          <w:tcPr>
            <w:tcW w:w="1628" w:type="dxa"/>
          </w:tcPr>
          <w:p w:rsidR="00BF1B76" w:rsidRDefault="00BF1B76">
            <w:r>
              <w:t>South Molokai</w:t>
            </w:r>
          </w:p>
        </w:tc>
        <w:tc>
          <w:tcPr>
            <w:tcW w:w="1995" w:type="dxa"/>
          </w:tcPr>
          <w:p w:rsidR="00BF1B76" w:rsidRDefault="00BF1B76">
            <w:r>
              <w:t>~90</w:t>
            </w:r>
            <w:r w:rsidR="00B80159">
              <w:t xml:space="preserve"> (STT)</w:t>
            </w:r>
          </w:p>
          <w:p w:rsidR="00393703" w:rsidRDefault="00393703"/>
          <w:p w:rsidR="00393703" w:rsidRDefault="00393703"/>
          <w:p w:rsidR="00393703" w:rsidRDefault="00393703">
            <w:r>
              <w:t>4.5</w:t>
            </w:r>
            <w:r w:rsidR="00B80159">
              <w:t xml:space="preserve"> (RST)</w:t>
            </w:r>
          </w:p>
        </w:tc>
        <w:tc>
          <w:tcPr>
            <w:tcW w:w="1898" w:type="dxa"/>
          </w:tcPr>
          <w:p w:rsidR="00BF1B76" w:rsidRDefault="00BF1B76"/>
        </w:tc>
        <w:tc>
          <w:tcPr>
            <w:tcW w:w="1898" w:type="dxa"/>
          </w:tcPr>
          <w:p w:rsidR="00BF1B76" w:rsidRDefault="00BF1B76" w:rsidP="008B741A">
            <w:r>
              <w:t>5</w:t>
            </w:r>
            <w:r w:rsidR="008B741A">
              <w:t>-</w:t>
            </w:r>
            <w:r w:rsidRPr="00BF1B76">
              <w:t>4</w:t>
            </w:r>
            <w:r w:rsidR="00393703">
              <w:t>,</w:t>
            </w:r>
            <w:r w:rsidRPr="00BF1B76">
              <w:t xml:space="preserve">000 </w:t>
            </w:r>
            <w:r w:rsidR="008B741A">
              <w:t>(non-storm)</w:t>
            </w:r>
          </w:p>
          <w:p w:rsidR="008B741A" w:rsidRDefault="008B741A" w:rsidP="008B741A">
            <w:r>
              <w:t>&gt;7</w:t>
            </w:r>
            <w:r w:rsidR="00F677D1">
              <w:t>,</w:t>
            </w:r>
            <w:r>
              <w:t>400 (storm)</w:t>
            </w:r>
          </w:p>
          <w:p w:rsidR="00393703" w:rsidRDefault="00393703" w:rsidP="00393703">
            <w:r>
              <w:t>1.5-1,800</w:t>
            </w:r>
          </w:p>
        </w:tc>
      </w:tr>
      <w:tr w:rsidR="00D81A79" w:rsidTr="00CB7715">
        <w:tc>
          <w:tcPr>
            <w:tcW w:w="1931" w:type="dxa"/>
          </w:tcPr>
          <w:p w:rsidR="00D81A79" w:rsidRDefault="00D81A79">
            <w:r>
              <w:fldChar w:fldCharType="begin" w:fldLock="1"/>
            </w:r>
            <w:r w:rsidR="0030157B">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Storlazzi et al., 2009)" }, "properties" : { "noteIndex" : 0 }, "schema" : "https://github.com/citation-style-language/schema/raw/master/csl-citation.json" }</w:instrText>
            </w:r>
            <w:r>
              <w:fldChar w:fldCharType="separate"/>
            </w:r>
            <w:r w:rsidR="0030157B" w:rsidRPr="0030157B">
              <w:rPr>
                <w:noProof/>
              </w:rPr>
              <w:t>(Storlazzi et al., 2009)</w:t>
            </w:r>
            <w:r>
              <w:fldChar w:fldCharType="end"/>
            </w:r>
          </w:p>
          <w:p w:rsidR="0030157B" w:rsidRDefault="0030157B"/>
          <w:p w:rsidR="0030157B" w:rsidRDefault="0030157B">
            <w:r>
              <w:fldChar w:fldCharType="begin" w:fldLock="1"/>
            </w:r>
            <w:r>
              <w:instrText>ADDIN CSL_CITATION { "citationItems" : [ { "id" : "ITEM-1",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1",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mendeley" : { "previouslyFormattedCitation" : "(Takesue et al., 2009)" }, "properties" : { "noteIndex" : 0 }, "schema" : "https://github.com/citation-style-language/schema/raw/master/csl-citation.json" }</w:instrText>
            </w:r>
            <w:r>
              <w:fldChar w:fldCharType="separate"/>
            </w:r>
            <w:r w:rsidRPr="0030157B">
              <w:rPr>
                <w:noProof/>
              </w:rPr>
              <w:t>(Takesue et al., 2009)</w:t>
            </w:r>
            <w:r>
              <w:fldChar w:fldCharType="end"/>
            </w:r>
          </w:p>
        </w:tc>
        <w:tc>
          <w:tcPr>
            <w:tcW w:w="1628" w:type="dxa"/>
          </w:tcPr>
          <w:p w:rsidR="00D81A79" w:rsidRDefault="00D81A79">
            <w:r>
              <w:t>Hanalei Bay, Kauai</w:t>
            </w:r>
          </w:p>
        </w:tc>
        <w:tc>
          <w:tcPr>
            <w:tcW w:w="1995" w:type="dxa"/>
          </w:tcPr>
          <w:p w:rsidR="00D81A79" w:rsidRDefault="00D81A79">
            <w:r>
              <w:t>~90</w:t>
            </w:r>
            <w:r w:rsidR="00B80159">
              <w:t xml:space="preserve"> (STT)</w:t>
            </w:r>
          </w:p>
          <w:p w:rsidR="00D81A79" w:rsidRDefault="00D81A79"/>
          <w:p w:rsidR="00B80159" w:rsidRDefault="00B80159"/>
          <w:p w:rsidR="00D81A79" w:rsidRDefault="00D81A79">
            <w:r>
              <w:t>4.5</w:t>
            </w:r>
            <w:r w:rsidR="00B80159">
              <w:t xml:space="preserve"> (RST)</w:t>
            </w:r>
          </w:p>
        </w:tc>
        <w:tc>
          <w:tcPr>
            <w:tcW w:w="1898" w:type="dxa"/>
          </w:tcPr>
          <w:p w:rsidR="00D81A79" w:rsidRDefault="00D81A79"/>
        </w:tc>
        <w:tc>
          <w:tcPr>
            <w:tcW w:w="1898" w:type="dxa"/>
          </w:tcPr>
          <w:p w:rsidR="00B80159" w:rsidRDefault="00B80159">
            <w:r>
              <w:t>177-636</w:t>
            </w:r>
          </w:p>
          <w:p w:rsidR="00D81A79" w:rsidRDefault="00B80159">
            <w:r>
              <w:t>Mean:</w:t>
            </w:r>
            <w:r w:rsidR="00D81A79" w:rsidRPr="00D81A79">
              <w:t>365±213</w:t>
            </w:r>
          </w:p>
          <w:p w:rsidR="00B80159" w:rsidRDefault="00B80159"/>
          <w:p w:rsidR="00D81A79" w:rsidRDefault="00B80159">
            <w:r>
              <w:t>5- &gt;510</w:t>
            </w:r>
          </w:p>
          <w:p w:rsidR="00D81A79" w:rsidRDefault="00B80159">
            <w:r>
              <w:t>Mean:</w:t>
            </w:r>
            <w:r w:rsidR="00D81A79" w:rsidRPr="00D81A79">
              <w:t>87±123</w:t>
            </w:r>
            <w:r w:rsidR="00D81A79">
              <w:t xml:space="preserve">; </w:t>
            </w:r>
            <w:r w:rsidR="00D81A79" w:rsidRPr="00D81A79">
              <w:t>47±43</w:t>
            </w:r>
          </w:p>
        </w:tc>
      </w:tr>
      <w:tr w:rsidR="004E6922" w:rsidTr="00CB7715">
        <w:tc>
          <w:tcPr>
            <w:tcW w:w="1931" w:type="dxa"/>
          </w:tcPr>
          <w:p w:rsidR="004E6922" w:rsidRDefault="004E6922" w:rsidP="004E6922">
            <w:r>
              <w:fldChar w:fldCharType="begin" w:fldLock="1"/>
            </w:r>
            <w:r>
              <w:instrText>ADDIN CSL_CITATION { "citationItems" : [ { "id" : "ITEM-1", "itemData" : { "ISB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 ] }, "page" : "1-5", "title" : "SedPods: a low-cost coral proxy for measuring net sedimentation", "type" : "article-journal" }, "uris" : [ "http://www.mendeley.com/documents/?uuid=7e0738a6-4a21-4f04-8752-676153384766" ] } ], "mendeley" : { "previouslyFormattedCitation" : "(Field et al., 2012)" }, "properties" : { "noteIndex" : 0 }, "schema" : "https://github.com/citation-style-language/schema/raw/master/csl-citation.json" }</w:instrText>
            </w:r>
            <w:r>
              <w:fldChar w:fldCharType="separate"/>
            </w:r>
            <w:r w:rsidRPr="0030157B">
              <w:rPr>
                <w:noProof/>
              </w:rPr>
              <w:t>(Field et al., 2012)</w:t>
            </w:r>
            <w:r>
              <w:fldChar w:fldCharType="end"/>
            </w:r>
          </w:p>
        </w:tc>
        <w:tc>
          <w:tcPr>
            <w:tcW w:w="1628" w:type="dxa"/>
          </w:tcPr>
          <w:p w:rsidR="004E6922" w:rsidRDefault="004E6922" w:rsidP="004E6922">
            <w:r>
              <w:t>Hanalei Bay, Kauai</w:t>
            </w:r>
          </w:p>
        </w:tc>
        <w:tc>
          <w:tcPr>
            <w:tcW w:w="1995" w:type="dxa"/>
          </w:tcPr>
          <w:p w:rsidR="004E6922" w:rsidRDefault="004E6922" w:rsidP="004E6922">
            <w:r>
              <w:t>36-60</w:t>
            </w:r>
          </w:p>
        </w:tc>
        <w:tc>
          <w:tcPr>
            <w:tcW w:w="1898" w:type="dxa"/>
          </w:tcPr>
          <w:p w:rsidR="004E6922" w:rsidRDefault="004E6922" w:rsidP="004E6922">
            <w:r>
              <w:t>3.5-6</w:t>
            </w:r>
          </w:p>
        </w:tc>
        <w:tc>
          <w:tcPr>
            <w:tcW w:w="1898" w:type="dxa"/>
          </w:tcPr>
          <w:p w:rsidR="004E6922" w:rsidRDefault="004E6922" w:rsidP="004E6922">
            <w:r>
              <w:t>67-172</w:t>
            </w:r>
          </w:p>
          <w:p w:rsidR="004E6922" w:rsidRDefault="004E6922" w:rsidP="004E6922"/>
        </w:tc>
      </w:tr>
      <w:tr w:rsidR="004E6922" w:rsidTr="00CB7715">
        <w:tc>
          <w:tcPr>
            <w:tcW w:w="1931" w:type="dxa"/>
          </w:tcPr>
          <w:p w:rsidR="004E6922" w:rsidRDefault="004E6922" w:rsidP="004E6922">
            <w:r>
              <w:fldChar w:fldCharType="begin" w:fldLock="1"/>
            </w:r>
            <w:r>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 US Virgin Islands", "type" : "paper-conference" }, "uris" : [ "http://www.mendeley.com/documents/?uuid=4a550275-a14b-4037-97ec-b971a87eb58c" ] } ], "mendeley" : { "previouslyFormattedCitation" : "(Gray et al., 2012)" }, "properties" : { "noteIndex" : 0 }, "schema" : "https://github.com/citation-style-language/schema/raw/master/csl-citation.json" }</w:instrText>
            </w:r>
            <w:r>
              <w:fldChar w:fldCharType="separate"/>
            </w:r>
            <w:r w:rsidRPr="00393703">
              <w:rPr>
                <w:noProof/>
              </w:rPr>
              <w:t>(Gray et al., 2012)</w:t>
            </w:r>
            <w:r>
              <w:fldChar w:fldCharType="end"/>
            </w:r>
          </w:p>
        </w:tc>
        <w:tc>
          <w:tcPr>
            <w:tcW w:w="1628" w:type="dxa"/>
          </w:tcPr>
          <w:p w:rsidR="004E6922" w:rsidRDefault="004E6922" w:rsidP="004E6922">
            <w:r>
              <w:t>St. John, USVI</w:t>
            </w:r>
          </w:p>
        </w:tc>
        <w:tc>
          <w:tcPr>
            <w:tcW w:w="1995" w:type="dxa"/>
          </w:tcPr>
          <w:p w:rsidR="004E6922" w:rsidRDefault="004E6922" w:rsidP="004E6922">
            <w:r>
              <w:t>26</w:t>
            </w:r>
          </w:p>
        </w:tc>
        <w:tc>
          <w:tcPr>
            <w:tcW w:w="1898" w:type="dxa"/>
          </w:tcPr>
          <w:p w:rsidR="004E6922" w:rsidRDefault="004E6922" w:rsidP="004E6922"/>
        </w:tc>
        <w:tc>
          <w:tcPr>
            <w:tcW w:w="1898" w:type="dxa"/>
          </w:tcPr>
          <w:p w:rsidR="004E6922" w:rsidRDefault="004E6922" w:rsidP="004E6922">
            <w:r>
              <w:t>1-1,000</w:t>
            </w:r>
          </w:p>
        </w:tc>
      </w:tr>
      <w:tr w:rsidR="00D81A79" w:rsidTr="00CB7715">
        <w:tc>
          <w:tcPr>
            <w:tcW w:w="1931" w:type="dxa"/>
          </w:tcPr>
          <w:p w:rsidR="00D81A79" w:rsidRDefault="0030157B">
            <w:r>
              <w:t>Messina 2015</w:t>
            </w:r>
          </w:p>
        </w:tc>
        <w:tc>
          <w:tcPr>
            <w:tcW w:w="1628" w:type="dxa"/>
          </w:tcPr>
          <w:p w:rsidR="00D81A79" w:rsidRDefault="0030157B">
            <w:r>
              <w:t>Faga’alu, American Samoa</w:t>
            </w:r>
          </w:p>
        </w:tc>
        <w:tc>
          <w:tcPr>
            <w:tcW w:w="1995" w:type="dxa"/>
          </w:tcPr>
          <w:p w:rsidR="00B80159" w:rsidRDefault="0030157B">
            <w:r>
              <w:t>37-53 (mean: 43)</w:t>
            </w:r>
          </w:p>
        </w:tc>
        <w:tc>
          <w:tcPr>
            <w:tcW w:w="1898" w:type="dxa"/>
          </w:tcPr>
          <w:p w:rsidR="009C155D" w:rsidRDefault="009C155D">
            <w:r>
              <w:t>0-30</w:t>
            </w:r>
          </w:p>
          <w:p w:rsidR="00D81A79" w:rsidRDefault="009C155D">
            <w:r>
              <w:t>(mean: 0.0-15.7</w:t>
            </w:r>
          </w:p>
        </w:tc>
        <w:tc>
          <w:tcPr>
            <w:tcW w:w="1898" w:type="dxa"/>
          </w:tcPr>
          <w:p w:rsidR="009C155D" w:rsidRDefault="009C155D">
            <w:r>
              <w:t>1-623</w:t>
            </w:r>
          </w:p>
          <w:p w:rsidR="0030157B" w:rsidRDefault="009C155D">
            <w:r>
              <w:t>(mean: 13-260)</w:t>
            </w:r>
          </w:p>
        </w:tc>
      </w:tr>
      <w:tr w:rsidR="00D81A79" w:rsidTr="00CB7715">
        <w:tc>
          <w:tcPr>
            <w:tcW w:w="1931" w:type="dxa"/>
          </w:tcPr>
          <w:p w:rsidR="00D81A79" w:rsidRDefault="00D81A79"/>
        </w:tc>
        <w:tc>
          <w:tcPr>
            <w:tcW w:w="1628" w:type="dxa"/>
          </w:tcPr>
          <w:p w:rsidR="00D81A79" w:rsidRDefault="00D81A79"/>
        </w:tc>
        <w:tc>
          <w:tcPr>
            <w:tcW w:w="1995" w:type="dxa"/>
          </w:tcPr>
          <w:p w:rsidR="00D81A79" w:rsidRDefault="00D81A79"/>
        </w:tc>
        <w:tc>
          <w:tcPr>
            <w:tcW w:w="1898" w:type="dxa"/>
          </w:tcPr>
          <w:p w:rsidR="00D81A79" w:rsidRDefault="00D81A79"/>
        </w:tc>
        <w:tc>
          <w:tcPr>
            <w:tcW w:w="1898" w:type="dxa"/>
          </w:tcPr>
          <w:p w:rsidR="00D81A79" w:rsidRDefault="00D81A79"/>
        </w:tc>
      </w:tr>
      <w:tr w:rsidR="004E6922" w:rsidTr="00CB7715">
        <w:tc>
          <w:tcPr>
            <w:tcW w:w="9350" w:type="dxa"/>
            <w:gridSpan w:val="5"/>
          </w:tcPr>
          <w:p w:rsidR="004E6922" w:rsidRDefault="004E6922">
            <w:r>
              <w:t>STT = Simple Tube Trap; RST = Rotary Sediment Trap</w:t>
            </w:r>
          </w:p>
        </w:tc>
      </w:tr>
      <w:bookmarkEnd w:id="0"/>
    </w:tbl>
    <w:p w:rsidR="00C33BE3" w:rsidRDefault="00C33BE3"/>
    <w:p w:rsidR="00BF1B76" w:rsidRDefault="00BF1B76"/>
    <w:p w:rsidR="00BF1B76" w:rsidRDefault="00BF1B76"/>
    <w:sectPr w:rsidR="00BF1B7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04C2"/>
    <w:rsid w:val="0030157B"/>
    <w:rsid w:val="00393703"/>
    <w:rsid w:val="004E6922"/>
    <w:rsid w:val="005F04C2"/>
    <w:rsid w:val="007E0B9A"/>
    <w:rsid w:val="008B741A"/>
    <w:rsid w:val="009C155D"/>
    <w:rsid w:val="00B80159"/>
    <w:rsid w:val="00BF1B76"/>
    <w:rsid w:val="00C33BE3"/>
    <w:rsid w:val="00CB7715"/>
    <w:rsid w:val="00D81A79"/>
    <w:rsid w:val="00E214FB"/>
    <w:rsid w:val="00F677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05CC5B0-8C77-4DA6-9DC5-9CB146217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F04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FE83A-AEBE-43C1-98F3-B226712CE7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TotalTime>
  <Pages>1</Pages>
  <Words>1292</Words>
  <Characters>7370</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4</cp:revision>
  <dcterms:created xsi:type="dcterms:W3CDTF">2014-10-20T22:01:00Z</dcterms:created>
  <dcterms:modified xsi:type="dcterms:W3CDTF">2014-10-21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